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lastRenderedPageBreak/>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 xml:space="preserve">Table </w:t>
      </w:r>
      <w:proofErr w:type="spellStart"/>
      <w:r w:rsidR="00BC63ED" w:rsidRPr="0065247A">
        <w:rPr>
          <w:highlight w:val="yellow"/>
        </w:rPr>
        <w:t>Sx</w:t>
      </w:r>
      <w:proofErr w:type="spellEnd"/>
      <w:r w:rsidR="00BC63ED" w:rsidRPr="0065247A">
        <w:rPr>
          <w:highlight w:val="yellow"/>
        </w:rPr>
        <w:t>).</w:t>
      </w:r>
    </w:p>
    <w:p w14:paraId="4A9AD7E9" w14:textId="7E3F310E" w:rsidR="0065247A" w:rsidRPr="0065247A" w:rsidRDefault="0065247A" w:rsidP="003B04F5">
      <w:pPr>
        <w:rPr>
          <w:b/>
          <w:bCs/>
        </w:rPr>
      </w:pPr>
      <w:r w:rsidRPr="0065247A">
        <w:rPr>
          <w:b/>
          <w:bCs/>
          <w:highlight w:val="yellow"/>
        </w:rPr>
        <w:t xml:space="preserve">Table </w:t>
      </w:r>
      <w:proofErr w:type="spellStart"/>
      <w:r w:rsidRPr="0065247A">
        <w:rPr>
          <w:b/>
          <w:bCs/>
          <w:highlight w:val="yellow"/>
        </w:rPr>
        <w:t>Sx</w:t>
      </w:r>
      <w:proofErr w:type="spellEnd"/>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w:t>
            </w:r>
            <w:proofErr w:type="gramStart"/>
            <w:r>
              <w:t>e.g.</w:t>
            </w:r>
            <w:proofErr w:type="gramEnd"/>
            <w:r>
              <w:t xml:space="preserve">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363B999E" w14:textId="77777777" w:rsidTr="00BC63ED">
        <w:tc>
          <w:tcPr>
            <w:tcW w:w="2122" w:type="dxa"/>
          </w:tcPr>
          <w:p w14:paraId="3AA2E720" w14:textId="58429557" w:rsidR="002A7644" w:rsidRDefault="002A7644" w:rsidP="003B04F5">
            <w:r>
              <w:t>Population density</w:t>
            </w:r>
          </w:p>
        </w:tc>
        <w:tc>
          <w:tcPr>
            <w:tcW w:w="6894" w:type="dxa"/>
          </w:tcPr>
          <w:p w14:paraId="16898EE5" w14:textId="6C83D026" w:rsidR="002A7644" w:rsidRDefault="002A7644" w:rsidP="003B04F5">
            <w:r>
              <w:t>Increases in population density will in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 xml:space="preserve">Median </w:t>
            </w:r>
            <w:proofErr w:type="spellStart"/>
            <w:r>
              <w:t>rice</w:t>
            </w:r>
            <w:proofErr w:type="spellEnd"/>
            <w:r>
              <w:t xml:space="preserv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ubber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Increases in the price of corn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Increases in the price of sugar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Increases in the producer price of cassava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Increases in the producer price of corn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Increases in the producer price of sugar will increase forest loss</w:t>
            </w:r>
          </w:p>
        </w:tc>
      </w:tr>
    </w:tbl>
    <w:p w14:paraId="65AF37EF" w14:textId="77777777" w:rsidR="00BC63ED" w:rsidRPr="004445C3" w:rsidRDefault="00BC63ED" w:rsidP="003B04F5"/>
    <w:sectPr w:rsidR="00BC63ED" w:rsidRPr="004445C3"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1E5D1E"/>
    <w:rsid w:val="002313E0"/>
    <w:rsid w:val="002A7644"/>
    <w:rsid w:val="002E1E62"/>
    <w:rsid w:val="002E64B6"/>
    <w:rsid w:val="00323F22"/>
    <w:rsid w:val="003A3B58"/>
    <w:rsid w:val="003B04F5"/>
    <w:rsid w:val="003E6D3B"/>
    <w:rsid w:val="003F70E8"/>
    <w:rsid w:val="004141F2"/>
    <w:rsid w:val="004445C3"/>
    <w:rsid w:val="004A4F18"/>
    <w:rsid w:val="00535783"/>
    <w:rsid w:val="005760C1"/>
    <w:rsid w:val="0065247A"/>
    <w:rsid w:val="006C578A"/>
    <w:rsid w:val="006F1F22"/>
    <w:rsid w:val="00705E0A"/>
    <w:rsid w:val="007348EC"/>
    <w:rsid w:val="00810807"/>
    <w:rsid w:val="008B6ED5"/>
    <w:rsid w:val="00902984"/>
    <w:rsid w:val="00905CAB"/>
    <w:rsid w:val="009A5F96"/>
    <w:rsid w:val="00AD7102"/>
    <w:rsid w:val="00AE1F2E"/>
    <w:rsid w:val="00AE4067"/>
    <w:rsid w:val="00B44A6F"/>
    <w:rsid w:val="00B80346"/>
    <w:rsid w:val="00B96B41"/>
    <w:rsid w:val="00BC63ED"/>
    <w:rsid w:val="00CF12E8"/>
    <w:rsid w:val="00ED20F3"/>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4</TotalTime>
  <Pages>7</Pages>
  <Words>3117</Words>
  <Characters>1777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8</cp:revision>
  <dcterms:created xsi:type="dcterms:W3CDTF">2021-04-15T08:02:00Z</dcterms:created>
  <dcterms:modified xsi:type="dcterms:W3CDTF">2021-04-2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